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63469" w14:textId="4698EB13" w:rsidR="009962DC" w:rsidRDefault="009B4892" w:rsidP="00B86BBE">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II   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Analisis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Analisis Sistem Usulan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Perancangan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r w:rsidR="00290493" w:rsidRPr="00B60C5D">
        <w:rPr>
          <w:rFonts w:ascii="Times New Roman" w:hAnsi="Times New Roman" w:cs="Times New Roman"/>
          <w:sz w:val="24"/>
          <w:szCs w:val="24"/>
        </w:rPr>
        <w:t>Berdasarkan</w:t>
      </w:r>
      <w:commentRangeEnd w:id="1"/>
      <w:r w:rsidR="007208DA">
        <w:rPr>
          <w:rStyle w:val="CommentReference"/>
        </w:rPr>
        <w:commentReference w:id="1"/>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0"/>
    </w:p>
    <w:p w14:paraId="6B3E2BD4" w14:textId="7D1F6194"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commentRangeStart w:id="3"/>
      <w:r w:rsidRPr="006343F1">
        <w:rPr>
          <w:rFonts w:ascii="Times New Roman" w:hAnsi="Times New Roman" w:cs="Times New Roman"/>
          <w:sz w:val="24"/>
          <w:szCs w:val="24"/>
        </w:rPr>
        <w:t>Merancang</w:t>
      </w:r>
      <w:commentRangeEnd w:id="3"/>
      <w:r w:rsidR="007208DA">
        <w:rPr>
          <w:rStyle w:val="CommentReference"/>
        </w:rPr>
        <w:commentReference w:id="3"/>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4E3769">
      <w:pPr>
        <w:pStyle w:val="ListParagraph"/>
        <w:numPr>
          <w:ilvl w:val="0"/>
          <w:numId w:val="18"/>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4E3769">
      <w:pPr>
        <w:pStyle w:val="ListParagraph"/>
        <w:numPr>
          <w:ilvl w:val="0"/>
          <w:numId w:val="18"/>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4E3769">
      <w:pPr>
        <w:pStyle w:val="ListParagraph"/>
        <w:numPr>
          <w:ilvl w:val="0"/>
          <w:numId w:val="18"/>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3B56FA8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w:t>
      </w:r>
      <w:r w:rsidR="006711C7">
        <w:rPr>
          <w:rFonts w:ascii="Times New Roman" w:hAnsi="Times New Roman" w:cs="Times New Roman"/>
          <w:sz w:val="24"/>
          <w:szCs w:val="24"/>
        </w:rPr>
        <w:t xml:space="preserve"> dengan arsitektur </w:t>
      </w:r>
      <w:r w:rsidR="006711C7" w:rsidRPr="006711C7">
        <w:rPr>
          <w:rStyle w:val="normaltextrun"/>
          <w:rFonts w:ascii="Times New Roman" w:hAnsi="Times New Roman" w:cs="Times New Roman"/>
          <w:i/>
          <w:lang w:val="en-GB"/>
        </w:rPr>
        <w:t>Convolutional Neural Network</w:t>
      </w:r>
      <w:r w:rsidR="006711C7" w:rsidRPr="006711C7">
        <w:rPr>
          <w:rStyle w:val="normaltextrun"/>
          <w:rFonts w:ascii="Times New Roman" w:hAnsi="Times New Roman" w:cs="Times New Roman"/>
          <w:iCs/>
          <w:lang w:val="en-GB"/>
        </w:rPr>
        <w:t xml:space="preserve"> (CNN)</w:t>
      </w:r>
      <w:r w:rsidRPr="006711C7">
        <w:rPr>
          <w:rFonts w:ascii="Times New Roman" w:hAnsi="Times New Roman" w:cs="Times New Roman"/>
          <w:sz w:val="24"/>
          <w:szCs w:val="24"/>
        </w:rPr>
        <w:t>.</w:t>
      </w:r>
      <w:r w:rsidRPr="00FF5335">
        <w:rPr>
          <w:rFonts w:ascii="Times New Roman" w:hAnsi="Times New Roman" w:cs="Times New Roman"/>
          <w:sz w:val="24"/>
          <w:szCs w:val="24"/>
        </w:rPr>
        <w:t xml:space="preserve">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3F079C10"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Pada tahap ini, data citra wajah yang akan digunakan dianalisis. Proses ini melibatkan identifikasi karakteristik data, seperti resolusi gambar, format, jumlah kategori usia, serta persiapan data latih dan data uji</w:t>
      </w:r>
      <w:r w:rsidR="005B7A41">
        <w:rPr>
          <w:rFonts w:ascii="Times New Roman" w:hAnsi="Times New Roman" w:cs="Times New Roman"/>
          <w:sz w:val="24"/>
          <w:szCs w:val="24"/>
        </w:rPr>
        <w:t xml:space="preserve"> yang berasal dari </w:t>
      </w:r>
      <w:r w:rsidR="005B7A41" w:rsidRPr="005B7A41">
        <w:rPr>
          <w:rFonts w:ascii="Times New Roman" w:hAnsi="Times New Roman" w:cs="Times New Roman"/>
          <w:i/>
          <w:sz w:val="24"/>
          <w:szCs w:val="24"/>
        </w:rPr>
        <w:t>dataset</w:t>
      </w:r>
      <w:r w:rsidR="005B7A41">
        <w:rPr>
          <w:rFonts w:ascii="Times New Roman" w:hAnsi="Times New Roman" w:cs="Times New Roman"/>
          <w:sz w:val="24"/>
          <w:szCs w:val="24"/>
        </w:rPr>
        <w:t xml:space="preserve"> kaggle</w:t>
      </w:r>
      <w:r w:rsidRPr="0013500A">
        <w:rPr>
          <w:rFonts w:ascii="Times New Roman" w:hAnsi="Times New Roman" w:cs="Times New Roman"/>
          <w:sz w:val="24"/>
          <w:szCs w:val="24"/>
        </w:rPr>
        <w:t xml:space="preserve">.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7"/>
          <w:footerReference w:type="default" r:id="rId18"/>
          <w:headerReference w:type="first" r:id="rId19"/>
          <w:footerReference w:type="first" r:id="rId20"/>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1"/>
          <w:headerReference w:type="first" r:id="rId22"/>
          <w:footerReference w:type="first" r:id="rId23"/>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lastRenderedPageBreak/>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4"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4"/>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5" w:name="_Hlk179020328"/>
      <w:r w:rsidRPr="007B695F">
        <w:rPr>
          <w:rFonts w:ascii="Times New Roman" w:hAnsi="Times New Roman" w:cs="Times New Roman"/>
          <w:b/>
          <w:bCs/>
          <w:sz w:val="24"/>
          <w:szCs w:val="24"/>
          <w:lang w:val="en-GB"/>
        </w:rPr>
        <w:t>Gambar 2.2 Interface PyCharm</w:t>
      </w:r>
    </w:p>
    <w:bookmarkEnd w:id="5"/>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6"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6"/>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4E3769">
      <w:pPr>
        <w:pStyle w:val="ListParagraph"/>
        <w:numPr>
          <w:ilvl w:val="0"/>
          <w:numId w:val="12"/>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4E3769">
      <w:pPr>
        <w:pStyle w:val="ListParagraph"/>
        <w:numPr>
          <w:ilvl w:val="0"/>
          <w:numId w:val="12"/>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936BBE">
      <w:pPr>
        <w:pStyle w:val="ListParagraph"/>
        <w:numPr>
          <w:ilvl w:val="0"/>
          <w:numId w:val="13"/>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Convolutional Neural Network (CNN), sistem ini mampu memberikan estimasi usia dan jenis kelamin dengan akurasi yang cukup tinggi, yakni 90% untuk jenis kelamin dan 85% untuk usia. Hasil ini menunjukkan bahwa model deep learning, khususnya Convolutional Neural Network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6"/>
          <w:footerReference w:type="default" r:id="rId27"/>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Metode yang diusulkan dalam penelitian ini adalah penggunaan model Convolutional Neural Network (CNN), yang merupakan salah satu arsitektur deep learning yang efektif untuk pengolahan citra. CNN dipilih karena kemampuannya dalam me</w:t>
      </w:r>
      <w:bookmarkStart w:id="7" w:name="_GoBack"/>
      <w:bookmarkEnd w:id="7"/>
      <w:r w:rsidRPr="00D86AB8">
        <w:rPr>
          <w:rFonts w:ascii="Times New Roman" w:hAnsi="Times New Roman" w:cs="Times New Roman"/>
          <w:sz w:val="24"/>
        </w:rPr>
        <w:t>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145AA087"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28"/>
          <w:footerReference w:type="default" r:id="rId29"/>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w:t>
      </w:r>
      <w:r w:rsidR="001D3735">
        <w:rPr>
          <w:rFonts w:ascii="Times New Roman" w:hAnsi="Times New Roman" w:cs="Times New Roman"/>
          <w:sz w:val="24"/>
        </w:rPr>
        <w:t xml:space="preserve">yang berasal dari </w:t>
      </w:r>
      <w:r w:rsidR="001D3735" w:rsidRPr="00776BE0">
        <w:rPr>
          <w:rFonts w:ascii="Times New Roman" w:hAnsi="Times New Roman" w:cs="Times New Roman"/>
          <w:i/>
          <w:sz w:val="24"/>
        </w:rPr>
        <w:t>dataset</w:t>
      </w:r>
      <w:r w:rsidR="001D3735">
        <w:rPr>
          <w:rFonts w:ascii="Times New Roman" w:hAnsi="Times New Roman" w:cs="Times New Roman"/>
          <w:sz w:val="24"/>
        </w:rPr>
        <w:t xml:space="preserve"> kaggle </w:t>
      </w:r>
      <w:r w:rsidRPr="00D86AB8">
        <w:rPr>
          <w:rFonts w:ascii="Times New Roman" w:hAnsi="Times New Roman" w:cs="Times New Roman"/>
          <w:sz w:val="24"/>
        </w:rPr>
        <w:t>untuk memastikan model dapat diuji secara objektif. Teknik cross-validation juga akan digunakan untuk menghindari overfitting dan memastikan model dapat menggeneralisasi dengan baik pada data yang tidak dikenal</w:t>
      </w:r>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6343F1">
      <w:pPr>
        <w:pStyle w:val="ListParagraph"/>
        <w:numPr>
          <w:ilvl w:val="0"/>
          <w:numId w:val="31"/>
        </w:numPr>
        <w:spacing w:line="480" w:lineRule="auto"/>
        <w:jc w:val="both"/>
        <w:rPr>
          <w:rFonts w:ascii="Times New Roman" w:hAnsi="Times New Roman" w:cs="Times New Roman"/>
          <w:sz w:val="24"/>
        </w:rPr>
      </w:pPr>
      <w:r w:rsidRPr="006343F1">
        <w:rPr>
          <w:rFonts w:ascii="Times New Roman" w:hAnsi="Times New Roman" w:cs="Times New Roman"/>
          <w:sz w:val="24"/>
        </w:rPr>
        <w:t>Preprocessing Data Otomatis: Melakukan normalisasi dan augmentasi data secara otomatis selama proses pelatihan.</w:t>
      </w:r>
    </w:p>
    <w:p w14:paraId="315D4924" w14:textId="1D89BA2F" w:rsidR="00A2256F" w:rsidRPr="006343F1" w:rsidRDefault="00A2256F" w:rsidP="00936BBE">
      <w:pPr>
        <w:pStyle w:val="ListParagraph"/>
        <w:numPr>
          <w:ilvl w:val="0"/>
          <w:numId w:val="3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936BBE">
      <w:pPr>
        <w:pStyle w:val="ListParagraph"/>
        <w:numPr>
          <w:ilvl w:val="0"/>
          <w:numId w:val="34"/>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6343F1" w:rsidRDefault="00A2256F" w:rsidP="00936BBE">
      <w:pPr>
        <w:pStyle w:val="ListParagraph"/>
        <w:numPr>
          <w:ilvl w:val="0"/>
          <w:numId w:val="32"/>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D86AB8">
        <w:rPr>
          <w:rFonts w:ascii="Times New Roman" w:hAnsi="Times New Roman" w:cs="Times New Roman"/>
          <w:sz w:val="24"/>
          <w:szCs w:val="24"/>
        </w:rPr>
        <w:t>Activity Diagram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E41738">
      <w:pPr>
        <w:pStyle w:val="ListParagraph"/>
        <w:numPr>
          <w:ilvl w:val="0"/>
          <w:numId w:val="35"/>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E41738">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D694E">
      <w:pPr>
        <w:pStyle w:val="ListParagraph"/>
        <w:numPr>
          <w:ilvl w:val="0"/>
          <w:numId w:val="3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79C21478" w:rsidR="00A2256F"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sectPr w:rsidR="00A2256F" w:rsidRPr="0025012E" w:rsidSect="00451FE7">
          <w:footerReference w:type="default" r:id="rId34"/>
          <w:type w:val="continuous"/>
          <w:pgSz w:w="12240" w:h="15840"/>
          <w:pgMar w:top="1701" w:right="1701" w:bottom="1701" w:left="2268" w:header="709" w:footer="709" w:gutter="0"/>
          <w:cols w:space="708"/>
          <w:docGrid w:linePitch="360"/>
        </w:sect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C5ECB01" w14:textId="77777777" w:rsidR="00A2256F" w:rsidRDefault="00A2256F" w:rsidP="001E063D">
      <w:pPr>
        <w:pStyle w:val="paragraph"/>
        <w:rPr>
          <w:lang w:val="en-GB"/>
        </w:rPr>
        <w:sectPr w:rsidR="00A2256F" w:rsidSect="007C38D9">
          <w:headerReference w:type="default" r:id="rId35"/>
          <w:footerReference w:type="default" r:id="rId36"/>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lastRenderedPageBreak/>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EndPr/>
      <w:sdtContent>
        <w:sdt>
          <w:sdtPr>
            <w:id w:val="-573587230"/>
            <w:bibliography/>
          </w:sdtPr>
          <w:sdtEndPr/>
          <w:sdtContent>
            <w:p w14:paraId="77BD55BC"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 xml:space="preserve">Semin. </w:t>
              </w:r>
              <w:r w:rsidRPr="00A2256F">
                <w:rPr>
                  <w:rFonts w:ascii="Times New Roman" w:hAnsi="Times New Roman" w:cs="Times New Roman"/>
                  <w:i/>
                  <w:iCs/>
                  <w:noProof/>
                </w:rPr>
                <w:lastRenderedPageBreak/>
                <w:t>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37"/>
      <w:footerReference w:type="default" r:id="rId38"/>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ndra Wiejaya" w:date="2024-11-14T09:35:00Z" w:initials="CW">
    <w:p w14:paraId="79A56455" w14:textId="36DA4328" w:rsidR="007208DA" w:rsidRDefault="007208DA">
      <w:pPr>
        <w:pStyle w:val="CommentText"/>
      </w:pPr>
      <w:r>
        <w:rPr>
          <w:rStyle w:val="CommentReference"/>
        </w:rPr>
        <w:annotationRef/>
      </w:r>
      <w:r>
        <w:t>Perbaiki perataan paragraf</w:t>
      </w:r>
    </w:p>
  </w:comment>
  <w:comment w:id="2" w:author="Chandra Wiejaya" w:date="2024-11-14T09:36:00Z" w:initials="CW">
    <w:p w14:paraId="6E4F2554" w14:textId="35EAE8A0" w:rsidR="007208DA" w:rsidRDefault="007208DA">
      <w:pPr>
        <w:pStyle w:val="CommentText"/>
      </w:pPr>
      <w:r>
        <w:rPr>
          <w:rStyle w:val="CommentReference"/>
        </w:rPr>
        <w:annotationRef/>
      </w:r>
      <w:r>
        <w:t>Perbaiki perataan subjudul</w:t>
      </w:r>
    </w:p>
  </w:comment>
  <w:comment w:id="3" w:author="Chandra Wiejaya" w:date="2024-11-14T09:36:00Z" w:initials="CW">
    <w:p w14:paraId="0FEB246F" w14:textId="7296B7DD" w:rsidR="007208DA" w:rsidRDefault="007208DA">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13F70" w14:textId="77777777" w:rsidR="001B7F3F" w:rsidRDefault="001B7F3F" w:rsidP="00251A2C">
      <w:pPr>
        <w:spacing w:after="0" w:line="240" w:lineRule="auto"/>
      </w:pPr>
      <w:r>
        <w:separator/>
      </w:r>
    </w:p>
  </w:endnote>
  <w:endnote w:type="continuationSeparator" w:id="0">
    <w:p w14:paraId="3460CB9C" w14:textId="77777777" w:rsidR="001B7F3F" w:rsidRDefault="001B7F3F"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1A4F84" w:rsidRDefault="001A4F84" w:rsidP="001A4F84">
    <w:pPr>
      <w:pStyle w:val="Footer"/>
      <w:jc w:val="cen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456112"/>
      <w:docPartObj>
        <w:docPartGallery w:val="Page Numbers (Bottom of Page)"/>
        <w:docPartUnique/>
      </w:docPartObj>
    </w:sdtPr>
    <w:sdtEndPr>
      <w:rPr>
        <w:noProof/>
      </w:rPr>
    </w:sdtEndPr>
    <w:sdtContent>
      <w:p w14:paraId="0BB76E17" w14:textId="4A4A66B9" w:rsidR="001E063D" w:rsidRDefault="001E063D">
        <w:pPr>
          <w:pStyle w:val="Footer"/>
          <w:jc w:val="center"/>
        </w:pPr>
        <w:r>
          <w:fldChar w:fldCharType="begin"/>
        </w:r>
        <w:r>
          <w:instrText xml:space="preserve"> PAGE   \* MERGEFORMAT </w:instrText>
        </w:r>
        <w:r>
          <w:fldChar w:fldCharType="separate"/>
        </w:r>
        <w:r w:rsidR="006711C7">
          <w:rPr>
            <w:noProof/>
          </w:rPr>
          <w:t>34</w:t>
        </w:r>
        <w:r>
          <w:rPr>
            <w:noProof/>
          </w:rPr>
          <w:fldChar w:fldCharType="end"/>
        </w:r>
      </w:p>
    </w:sdtContent>
  </w:sdt>
  <w:p w14:paraId="44110310" w14:textId="77777777" w:rsidR="001A4F84" w:rsidRDefault="001A4F84" w:rsidP="001A4F84">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1A4F84" w:rsidRDefault="001A4F84">
    <w:pPr>
      <w:pStyle w:val="Footer"/>
      <w:jc w:val="center"/>
    </w:pPr>
  </w:p>
  <w:p w14:paraId="24C6258E" w14:textId="77777777" w:rsidR="001A4F84" w:rsidRDefault="001A4F84"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320C270F" w:rsidR="001A4F84" w:rsidRDefault="001A4F84">
        <w:pPr>
          <w:pStyle w:val="Footer"/>
          <w:jc w:val="center"/>
        </w:pPr>
        <w:r>
          <w:fldChar w:fldCharType="begin"/>
        </w:r>
        <w:r>
          <w:instrText xml:space="preserve"> PAGE   \* MERGEFORMAT </w:instrText>
        </w:r>
        <w:r>
          <w:fldChar w:fldCharType="separate"/>
        </w:r>
        <w:r w:rsidR="006711C7">
          <w:rPr>
            <w:noProof/>
          </w:rPr>
          <w:t>iv</w:t>
        </w:r>
        <w:r>
          <w:rPr>
            <w:noProof/>
          </w:rPr>
          <w:fldChar w:fldCharType="end"/>
        </w:r>
      </w:p>
    </w:sdtContent>
  </w:sdt>
  <w:p w14:paraId="20D6360C" w14:textId="77777777" w:rsidR="001A4F84" w:rsidRPr="0045663C" w:rsidRDefault="001A4F84"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6EC2F9DB" w:rsidR="001A4F84" w:rsidRDefault="001A4F84">
        <w:pPr>
          <w:pStyle w:val="Footer"/>
          <w:jc w:val="center"/>
        </w:pPr>
        <w:r>
          <w:fldChar w:fldCharType="begin"/>
        </w:r>
        <w:r>
          <w:instrText xml:space="preserve"> PAGE   \* MERGEFORMAT </w:instrText>
        </w:r>
        <w:r>
          <w:fldChar w:fldCharType="separate"/>
        </w:r>
        <w:r w:rsidR="006711C7">
          <w:rPr>
            <w:noProof/>
          </w:rPr>
          <w:t>1</w:t>
        </w:r>
        <w:r>
          <w:rPr>
            <w:noProof/>
          </w:rPr>
          <w:fldChar w:fldCharType="end"/>
        </w:r>
      </w:p>
    </w:sdtContent>
  </w:sdt>
  <w:p w14:paraId="55C5EB6D" w14:textId="77777777" w:rsidR="001A4F84" w:rsidRDefault="001A4F8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1A4F84" w:rsidRDefault="001A4F84">
    <w:pPr>
      <w:pStyle w:val="Footer"/>
      <w:jc w:val="center"/>
    </w:pPr>
  </w:p>
  <w:p w14:paraId="3D12870E" w14:textId="77777777" w:rsidR="001A4F84" w:rsidRPr="0045663C" w:rsidRDefault="001A4F84"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E124" w14:textId="44CFC819" w:rsidR="001A4F84" w:rsidRDefault="001A4F84">
    <w:pPr>
      <w:pStyle w:val="Footer"/>
      <w:jc w:val="center"/>
    </w:pPr>
  </w:p>
  <w:p w14:paraId="365A3835" w14:textId="77777777" w:rsidR="001A4F84" w:rsidRDefault="001A4F8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03227"/>
      <w:docPartObj>
        <w:docPartGallery w:val="Page Numbers (Bottom of Page)"/>
        <w:docPartUnique/>
      </w:docPartObj>
    </w:sdtPr>
    <w:sdtEndPr>
      <w:rPr>
        <w:noProof/>
      </w:rPr>
    </w:sdtEndPr>
    <w:sdtContent>
      <w:p w14:paraId="00A134A0" w14:textId="5C5EF89D" w:rsidR="00D37E4F" w:rsidRDefault="00D37E4F">
        <w:pPr>
          <w:pStyle w:val="Footer"/>
          <w:jc w:val="center"/>
        </w:pPr>
        <w:r>
          <w:fldChar w:fldCharType="begin"/>
        </w:r>
        <w:r>
          <w:instrText xml:space="preserve"> PAGE   \* MERGEFORMAT </w:instrText>
        </w:r>
        <w:r>
          <w:fldChar w:fldCharType="separate"/>
        </w:r>
        <w:r w:rsidR="006711C7">
          <w:rPr>
            <w:noProof/>
          </w:rPr>
          <w:t>14</w:t>
        </w:r>
        <w:r>
          <w:rPr>
            <w:noProof/>
          </w:rPr>
          <w:fldChar w:fldCharType="end"/>
        </w:r>
      </w:p>
    </w:sdtContent>
  </w:sdt>
  <w:p w14:paraId="40D32E3A" w14:textId="77777777" w:rsidR="00D37E4F" w:rsidRDefault="00D37E4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F323" w14:textId="5CB84AE5" w:rsidR="001A4F84" w:rsidRDefault="001A4F84">
    <w:pPr>
      <w:pStyle w:val="Footer"/>
      <w:jc w:val="center"/>
    </w:pPr>
  </w:p>
  <w:p w14:paraId="5E66B06B" w14:textId="77777777" w:rsidR="001A4F84" w:rsidRDefault="001A4F84" w:rsidP="001A4F84">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243218"/>
      <w:docPartObj>
        <w:docPartGallery w:val="Page Numbers (Bottom of Page)"/>
        <w:docPartUnique/>
      </w:docPartObj>
    </w:sdtPr>
    <w:sdtEndPr>
      <w:rPr>
        <w:noProof/>
      </w:rPr>
    </w:sdtEndPr>
    <w:sdtContent>
      <w:p w14:paraId="6871AF94" w14:textId="1EF5A843" w:rsidR="00D37E4F" w:rsidRDefault="00D37E4F">
        <w:pPr>
          <w:pStyle w:val="Footer"/>
          <w:jc w:val="center"/>
        </w:pPr>
        <w:r>
          <w:fldChar w:fldCharType="begin"/>
        </w:r>
        <w:r>
          <w:instrText xml:space="preserve"> PAGE   \* MERGEFORMAT </w:instrText>
        </w:r>
        <w:r>
          <w:fldChar w:fldCharType="separate"/>
        </w:r>
        <w:r w:rsidR="00776BE0">
          <w:rPr>
            <w:noProof/>
          </w:rPr>
          <w:t>28</w:t>
        </w:r>
        <w:r>
          <w:rPr>
            <w:noProof/>
          </w:rPr>
          <w:fldChar w:fldCharType="end"/>
        </w:r>
      </w:p>
    </w:sdtContent>
  </w:sdt>
  <w:p w14:paraId="0B445218" w14:textId="77777777" w:rsidR="001A4F84" w:rsidRDefault="001A4F84" w:rsidP="001A4F84">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509DA" w14:textId="7A4A541C" w:rsidR="00451FE7" w:rsidRDefault="00451FE7">
    <w:pPr>
      <w:pStyle w:val="Footer"/>
      <w:jc w:val="center"/>
    </w:pPr>
  </w:p>
  <w:p w14:paraId="4A779FED" w14:textId="77777777" w:rsidR="00451FE7" w:rsidRDefault="00451FE7" w:rsidP="001A4F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17C36" w14:textId="77777777" w:rsidR="001B7F3F" w:rsidRDefault="001B7F3F" w:rsidP="00251A2C">
      <w:pPr>
        <w:spacing w:after="0" w:line="240" w:lineRule="auto"/>
      </w:pPr>
      <w:r>
        <w:separator/>
      </w:r>
    </w:p>
  </w:footnote>
  <w:footnote w:type="continuationSeparator" w:id="0">
    <w:p w14:paraId="0D752950" w14:textId="77777777" w:rsidR="001B7F3F" w:rsidRDefault="001B7F3F"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DEAD5" w14:textId="407709CE" w:rsidR="001A4F84" w:rsidRDefault="001A4F84">
    <w:pPr>
      <w:pStyle w:val="Header"/>
      <w:jc w:val="right"/>
    </w:pPr>
  </w:p>
  <w:p w14:paraId="1C116F15" w14:textId="77777777" w:rsidR="001A4F84" w:rsidRDefault="001A4F84" w:rsidP="00AE6949">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3D85" w14:textId="61970053" w:rsidR="001A4F84" w:rsidRDefault="00D37E4F" w:rsidP="00D37E4F">
    <w:pPr>
      <w:pStyle w:val="Header"/>
      <w:tabs>
        <w:tab w:val="clear" w:pos="4680"/>
        <w:tab w:val="clear" w:pos="9360"/>
        <w:tab w:val="center" w:pos="4135"/>
      </w:tabs>
    </w:pPr>
    <w:r>
      <w:rPr>
        <w:noProof/>
      </w:rPr>
      <w:tab/>
    </w:r>
  </w:p>
  <w:p w14:paraId="7F420229" w14:textId="77777777" w:rsidR="001A4F84" w:rsidRDefault="001A4F84" w:rsidP="001A4F84">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557A0A9F" w:rsidR="001A4F84" w:rsidRDefault="001A4F84">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6711C7">
          <w:rPr>
            <w:rFonts w:ascii="Times New Roman" w:hAnsi="Times New Roman" w:cs="Times New Roman"/>
            <w:noProof/>
            <w:sz w:val="24"/>
            <w:szCs w:val="24"/>
          </w:rPr>
          <w:t>35</w:t>
        </w:r>
        <w:r w:rsidRPr="00F11C15">
          <w:rPr>
            <w:rFonts w:ascii="Times New Roman" w:hAnsi="Times New Roman" w:cs="Times New Roman"/>
            <w:noProof/>
            <w:sz w:val="24"/>
            <w:szCs w:val="24"/>
          </w:rPr>
          <w:fldChar w:fldCharType="end"/>
        </w:r>
      </w:p>
    </w:sdtContent>
  </w:sdt>
  <w:p w14:paraId="32DFEF30" w14:textId="77777777" w:rsidR="001A4F84" w:rsidRDefault="001A4F8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1A4F84" w:rsidRDefault="001A4F84">
    <w:pPr>
      <w:pStyle w:val="Header"/>
      <w:jc w:val="right"/>
    </w:pPr>
  </w:p>
  <w:p w14:paraId="0038DF09" w14:textId="77777777" w:rsidR="001A4F84" w:rsidRDefault="001A4F8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D81B" w14:textId="77777777" w:rsidR="001A4F84" w:rsidRDefault="001A4F84">
    <w:pPr>
      <w:pStyle w:val="Header"/>
      <w:jc w:val="right"/>
    </w:pPr>
  </w:p>
  <w:p w14:paraId="06C041EE" w14:textId="77777777" w:rsidR="001A4F84" w:rsidRDefault="001A4F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1BEE8490"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776BE0">
          <w:rPr>
            <w:rFonts w:ascii="Times New Roman" w:hAnsi="Times New Roman" w:cs="Times New Roman"/>
            <w:noProof/>
            <w:sz w:val="24"/>
            <w:szCs w:val="24"/>
          </w:rPr>
          <w:t>12</w:t>
        </w:r>
        <w:r w:rsidRPr="002924E5">
          <w:rPr>
            <w:rFonts w:ascii="Times New Roman" w:hAnsi="Times New Roman" w:cs="Times New Roman"/>
            <w:noProof/>
            <w:sz w:val="24"/>
            <w:szCs w:val="24"/>
          </w:rPr>
          <w:fldChar w:fldCharType="end"/>
        </w:r>
      </w:p>
    </w:sdtContent>
  </w:sdt>
  <w:p w14:paraId="2218672B" w14:textId="77777777" w:rsidR="001A4F84" w:rsidRDefault="001A4F84"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0EFF8199"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6711C7">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1A4F84" w:rsidRDefault="001A4F84">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43872F9F"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6711C7">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1A4F84" w:rsidRDefault="001A4F84"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C5A2" w14:textId="45B80F0F" w:rsidR="001A4F84" w:rsidRDefault="001A4F84">
    <w:pPr>
      <w:pStyle w:val="Header"/>
      <w:jc w:val="right"/>
    </w:pPr>
  </w:p>
  <w:p w14:paraId="6AC5BBF4" w14:textId="77777777" w:rsidR="001A4F84" w:rsidRDefault="001A4F84">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0CD2CD2A" w:rsidR="001A4F84" w:rsidRDefault="001A4F84">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776BE0">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1A4F84" w:rsidRDefault="001A4F84" w:rsidP="001A4F84">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220992"/>
      <w:docPartObj>
        <w:docPartGallery w:val="Page Numbers (Top of Page)"/>
        <w:docPartUnique/>
      </w:docPartObj>
    </w:sdtPr>
    <w:sdtEndPr>
      <w:rPr>
        <w:noProof/>
      </w:rPr>
    </w:sdtEndPr>
    <w:sdtContent>
      <w:p w14:paraId="6D53512A" w14:textId="56C1B075" w:rsidR="00451FE7" w:rsidRDefault="00451FE7">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776BE0">
          <w:rPr>
            <w:rFonts w:ascii="Times New Roman" w:hAnsi="Times New Roman" w:cs="Times New Roman"/>
            <w:noProof/>
            <w:sz w:val="24"/>
            <w:szCs w:val="24"/>
          </w:rPr>
          <w:t>29</w:t>
        </w:r>
        <w:r w:rsidRPr="00451FE7">
          <w:rPr>
            <w:rFonts w:ascii="Times New Roman" w:hAnsi="Times New Roman" w:cs="Times New Roman"/>
            <w:noProof/>
            <w:sz w:val="24"/>
            <w:szCs w:val="24"/>
          </w:rPr>
          <w:fldChar w:fldCharType="end"/>
        </w:r>
      </w:p>
    </w:sdtContent>
  </w:sdt>
  <w:p w14:paraId="48B8FD5F" w14:textId="77777777" w:rsidR="001A4F84" w:rsidRDefault="001A4F84" w:rsidP="001A4F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3E0544A"/>
    <w:multiLevelType w:val="hybridMultilevel"/>
    <w:tmpl w:val="E4621B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530E6F"/>
    <w:multiLevelType w:val="hybridMultilevel"/>
    <w:tmpl w:val="E8E06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57E5D05"/>
    <w:multiLevelType w:val="hybridMultilevel"/>
    <w:tmpl w:val="B3C63A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97A83"/>
    <w:multiLevelType w:val="hybridMultilevel"/>
    <w:tmpl w:val="837A6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15:restartNumberingAfterBreak="0">
    <w:nsid w:val="11CD0600"/>
    <w:multiLevelType w:val="hybridMultilevel"/>
    <w:tmpl w:val="CE58953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73C0C"/>
    <w:multiLevelType w:val="hybridMultilevel"/>
    <w:tmpl w:val="BEA8D5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312C96"/>
    <w:multiLevelType w:val="hybridMultilevel"/>
    <w:tmpl w:val="6876E05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8" w15:restartNumberingAfterBreak="0">
    <w:nsid w:val="2F6165E2"/>
    <w:multiLevelType w:val="hybridMultilevel"/>
    <w:tmpl w:val="D1BCA5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5D32C8"/>
    <w:multiLevelType w:val="hybridMultilevel"/>
    <w:tmpl w:val="39EC6756"/>
    <w:lvl w:ilvl="0" w:tplc="F2FAED4C">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4"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5"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B1419"/>
    <w:multiLevelType w:val="hybridMultilevel"/>
    <w:tmpl w:val="4634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1"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2"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4"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37" w15:restartNumberingAfterBreak="0">
    <w:nsid w:val="7A4A4335"/>
    <w:multiLevelType w:val="hybridMultilevel"/>
    <w:tmpl w:val="FE06F7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30"/>
  </w:num>
  <w:num w:numId="3">
    <w:abstractNumId w:val="36"/>
  </w:num>
  <w:num w:numId="4">
    <w:abstractNumId w:val="6"/>
  </w:num>
  <w:num w:numId="5">
    <w:abstractNumId w:val="24"/>
  </w:num>
  <w:num w:numId="6">
    <w:abstractNumId w:val="11"/>
  </w:num>
  <w:num w:numId="7">
    <w:abstractNumId w:val="4"/>
  </w:num>
  <w:num w:numId="8">
    <w:abstractNumId w:val="33"/>
  </w:num>
  <w:num w:numId="9">
    <w:abstractNumId w:val="31"/>
  </w:num>
  <w:num w:numId="10">
    <w:abstractNumId w:val="29"/>
  </w:num>
  <w:num w:numId="1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13"/>
  </w:num>
  <w:num w:numId="14">
    <w:abstractNumId w:val="26"/>
  </w:num>
  <w:num w:numId="15">
    <w:abstractNumId w:val="9"/>
  </w:num>
  <w:num w:numId="16">
    <w:abstractNumId w:val="16"/>
  </w:num>
  <w:num w:numId="17">
    <w:abstractNumId w:val="20"/>
  </w:num>
  <w:num w:numId="18">
    <w:abstractNumId w:val="32"/>
  </w:num>
  <w:num w:numId="19">
    <w:abstractNumId w:val="7"/>
  </w:num>
  <w:num w:numId="20">
    <w:abstractNumId w:val="27"/>
  </w:num>
  <w:num w:numId="21">
    <w:abstractNumId w:val="35"/>
  </w:num>
  <w:num w:numId="22">
    <w:abstractNumId w:val="0"/>
  </w:num>
  <w:num w:numId="23">
    <w:abstractNumId w:val="2"/>
  </w:num>
  <w:num w:numId="24">
    <w:abstractNumId w:val="25"/>
  </w:num>
  <w:num w:numId="25">
    <w:abstractNumId w:val="8"/>
  </w:num>
  <w:num w:numId="26">
    <w:abstractNumId w:val="1"/>
  </w:num>
  <w:num w:numId="27">
    <w:abstractNumId w:val="37"/>
  </w:num>
  <w:num w:numId="28">
    <w:abstractNumId w:val="3"/>
  </w:num>
  <w:num w:numId="29">
    <w:abstractNumId w:val="14"/>
  </w:num>
  <w:num w:numId="30">
    <w:abstractNumId w:val="15"/>
  </w:num>
  <w:num w:numId="31">
    <w:abstractNumId w:val="21"/>
  </w:num>
  <w:num w:numId="32">
    <w:abstractNumId w:val="17"/>
  </w:num>
  <w:num w:numId="33">
    <w:abstractNumId w:val="5"/>
  </w:num>
  <w:num w:numId="34">
    <w:abstractNumId w:val="10"/>
  </w:num>
  <w:num w:numId="35">
    <w:abstractNumId w:val="23"/>
  </w:num>
  <w:num w:numId="36">
    <w:abstractNumId w:val="18"/>
  </w:num>
  <w:num w:numId="37">
    <w:abstractNumId w:val="22"/>
  </w:num>
  <w:num w:numId="38">
    <w:abstractNumId w:val="12"/>
  </w:num>
  <w:num w:numId="39">
    <w:abstractNumId w:val="19"/>
  </w:num>
  <w:numIdMacAtCleanup w:val="2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A5A"/>
    <w:rsid w:val="0018345A"/>
    <w:rsid w:val="0018749A"/>
    <w:rsid w:val="00187F0C"/>
    <w:rsid w:val="001936B0"/>
    <w:rsid w:val="00195D2F"/>
    <w:rsid w:val="001968E8"/>
    <w:rsid w:val="00197090"/>
    <w:rsid w:val="001A42D7"/>
    <w:rsid w:val="001A4F84"/>
    <w:rsid w:val="001A5306"/>
    <w:rsid w:val="001B35F9"/>
    <w:rsid w:val="001B4725"/>
    <w:rsid w:val="001B7F3F"/>
    <w:rsid w:val="001C0C87"/>
    <w:rsid w:val="001C4624"/>
    <w:rsid w:val="001C73EE"/>
    <w:rsid w:val="001D1A72"/>
    <w:rsid w:val="001D2AF5"/>
    <w:rsid w:val="001D373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586E"/>
    <w:rsid w:val="00256132"/>
    <w:rsid w:val="002609A3"/>
    <w:rsid w:val="00263115"/>
    <w:rsid w:val="00263A3F"/>
    <w:rsid w:val="00267D33"/>
    <w:rsid w:val="00274E61"/>
    <w:rsid w:val="00275093"/>
    <w:rsid w:val="00280463"/>
    <w:rsid w:val="00280CDA"/>
    <w:rsid w:val="00281E1F"/>
    <w:rsid w:val="002833FD"/>
    <w:rsid w:val="00290493"/>
    <w:rsid w:val="00290B00"/>
    <w:rsid w:val="002924E5"/>
    <w:rsid w:val="002A1317"/>
    <w:rsid w:val="002B3D40"/>
    <w:rsid w:val="002B7637"/>
    <w:rsid w:val="002C6B9C"/>
    <w:rsid w:val="002C6FB3"/>
    <w:rsid w:val="002C76B4"/>
    <w:rsid w:val="002E0DFC"/>
    <w:rsid w:val="002E1878"/>
    <w:rsid w:val="002E7AF8"/>
    <w:rsid w:val="00300D5B"/>
    <w:rsid w:val="003069A1"/>
    <w:rsid w:val="00312659"/>
    <w:rsid w:val="003135B3"/>
    <w:rsid w:val="00321752"/>
    <w:rsid w:val="00322CD3"/>
    <w:rsid w:val="00323227"/>
    <w:rsid w:val="00327840"/>
    <w:rsid w:val="00327B76"/>
    <w:rsid w:val="003406C5"/>
    <w:rsid w:val="00342E76"/>
    <w:rsid w:val="00343690"/>
    <w:rsid w:val="0036746F"/>
    <w:rsid w:val="00367BB8"/>
    <w:rsid w:val="0038218B"/>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551E"/>
    <w:rsid w:val="003E2F28"/>
    <w:rsid w:val="003F46EF"/>
    <w:rsid w:val="00400B47"/>
    <w:rsid w:val="004034D0"/>
    <w:rsid w:val="0040427F"/>
    <w:rsid w:val="00417661"/>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B7A41"/>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7272"/>
    <w:rsid w:val="00631070"/>
    <w:rsid w:val="00632C58"/>
    <w:rsid w:val="006343F1"/>
    <w:rsid w:val="0063451B"/>
    <w:rsid w:val="00637406"/>
    <w:rsid w:val="00643F66"/>
    <w:rsid w:val="00651291"/>
    <w:rsid w:val="00656894"/>
    <w:rsid w:val="0066696C"/>
    <w:rsid w:val="00667440"/>
    <w:rsid w:val="0067070D"/>
    <w:rsid w:val="006711C7"/>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0939"/>
    <w:rsid w:val="006D13B2"/>
    <w:rsid w:val="006D1AEB"/>
    <w:rsid w:val="006E239E"/>
    <w:rsid w:val="006E2E24"/>
    <w:rsid w:val="006E6BFD"/>
    <w:rsid w:val="006E6CD8"/>
    <w:rsid w:val="006E6EE6"/>
    <w:rsid w:val="006F4034"/>
    <w:rsid w:val="006F5D88"/>
    <w:rsid w:val="00706EA3"/>
    <w:rsid w:val="00707E1C"/>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76BE0"/>
    <w:rsid w:val="00784A52"/>
    <w:rsid w:val="00786527"/>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7BB"/>
    <w:rsid w:val="008B0E5F"/>
    <w:rsid w:val="008B2982"/>
    <w:rsid w:val="008C1CF6"/>
    <w:rsid w:val="008C1E91"/>
    <w:rsid w:val="008C2234"/>
    <w:rsid w:val="008C383A"/>
    <w:rsid w:val="008D2280"/>
    <w:rsid w:val="008D4EB1"/>
    <w:rsid w:val="008D6778"/>
    <w:rsid w:val="008E32F6"/>
    <w:rsid w:val="008E6B45"/>
    <w:rsid w:val="008E6D33"/>
    <w:rsid w:val="008F0DA4"/>
    <w:rsid w:val="008F58F8"/>
    <w:rsid w:val="008F72EE"/>
    <w:rsid w:val="00901557"/>
    <w:rsid w:val="0090293D"/>
    <w:rsid w:val="009062E5"/>
    <w:rsid w:val="00907E4E"/>
    <w:rsid w:val="00907E9D"/>
    <w:rsid w:val="00911579"/>
    <w:rsid w:val="00917C71"/>
    <w:rsid w:val="009219C9"/>
    <w:rsid w:val="0093346B"/>
    <w:rsid w:val="00933898"/>
    <w:rsid w:val="009342CE"/>
    <w:rsid w:val="00936BBE"/>
    <w:rsid w:val="009378D1"/>
    <w:rsid w:val="00940251"/>
    <w:rsid w:val="00941ADD"/>
    <w:rsid w:val="009440BB"/>
    <w:rsid w:val="00945B78"/>
    <w:rsid w:val="00947132"/>
    <w:rsid w:val="00950919"/>
    <w:rsid w:val="009524EA"/>
    <w:rsid w:val="00955CB5"/>
    <w:rsid w:val="00961CFB"/>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4BD0"/>
    <w:rsid w:val="009C5858"/>
    <w:rsid w:val="009D2A9C"/>
    <w:rsid w:val="009D2C59"/>
    <w:rsid w:val="009E2FDA"/>
    <w:rsid w:val="009E349D"/>
    <w:rsid w:val="009E36EB"/>
    <w:rsid w:val="009E54B8"/>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E40"/>
    <w:rsid w:val="00A80360"/>
    <w:rsid w:val="00A847AE"/>
    <w:rsid w:val="00A84C28"/>
    <w:rsid w:val="00A90902"/>
    <w:rsid w:val="00A910E4"/>
    <w:rsid w:val="00A91C0A"/>
    <w:rsid w:val="00A93EF6"/>
    <w:rsid w:val="00A93F9C"/>
    <w:rsid w:val="00A9581D"/>
    <w:rsid w:val="00A96CAB"/>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FCC"/>
    <w:rsid w:val="00B16C63"/>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E11"/>
    <w:rsid w:val="00B6445A"/>
    <w:rsid w:val="00B64467"/>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763C"/>
    <w:rsid w:val="00BE03D5"/>
    <w:rsid w:val="00BE0FFE"/>
    <w:rsid w:val="00BE1BEB"/>
    <w:rsid w:val="00BE40A2"/>
    <w:rsid w:val="00BE6586"/>
    <w:rsid w:val="00BF1BF1"/>
    <w:rsid w:val="00BF2AC6"/>
    <w:rsid w:val="00BF7228"/>
    <w:rsid w:val="00BF7BE7"/>
    <w:rsid w:val="00C018A0"/>
    <w:rsid w:val="00C104C6"/>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549"/>
    <w:rsid w:val="00CA17AE"/>
    <w:rsid w:val="00CA277D"/>
    <w:rsid w:val="00CA3D2E"/>
    <w:rsid w:val="00CA49F9"/>
    <w:rsid w:val="00CA4DFF"/>
    <w:rsid w:val="00CB07F6"/>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CF753D"/>
    <w:rsid w:val="00D03966"/>
    <w:rsid w:val="00D04EAA"/>
    <w:rsid w:val="00D057F2"/>
    <w:rsid w:val="00D1005C"/>
    <w:rsid w:val="00D1348D"/>
    <w:rsid w:val="00D13B6D"/>
    <w:rsid w:val="00D15F23"/>
    <w:rsid w:val="00D22796"/>
    <w:rsid w:val="00D2381F"/>
    <w:rsid w:val="00D24B7A"/>
    <w:rsid w:val="00D252ED"/>
    <w:rsid w:val="00D37099"/>
    <w:rsid w:val="00D37E4F"/>
    <w:rsid w:val="00D41F83"/>
    <w:rsid w:val="00D422E5"/>
    <w:rsid w:val="00D425DC"/>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5A02"/>
    <w:rsid w:val="00DA713A"/>
    <w:rsid w:val="00DA7682"/>
    <w:rsid w:val="00DB0BEB"/>
    <w:rsid w:val="00DC5F5B"/>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5D5F"/>
    <w:rsid w:val="00E2692E"/>
    <w:rsid w:val="00E26BDF"/>
    <w:rsid w:val="00E30157"/>
    <w:rsid w:val="00E34E4B"/>
    <w:rsid w:val="00E36D55"/>
    <w:rsid w:val="00E41284"/>
    <w:rsid w:val="00E41738"/>
    <w:rsid w:val="00E6425F"/>
    <w:rsid w:val="00E8023F"/>
    <w:rsid w:val="00E8296F"/>
    <w:rsid w:val="00E82A0D"/>
    <w:rsid w:val="00E91002"/>
    <w:rsid w:val="00E96B9F"/>
    <w:rsid w:val="00EA5AC3"/>
    <w:rsid w:val="00EB08CD"/>
    <w:rsid w:val="00EB11D7"/>
    <w:rsid w:val="00EB41AD"/>
    <w:rsid w:val="00EB644E"/>
    <w:rsid w:val="00EB700E"/>
    <w:rsid w:val="00EC01E7"/>
    <w:rsid w:val="00EC0E27"/>
    <w:rsid w:val="00EC3A0C"/>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41B70"/>
    <w:rsid w:val="00F43182"/>
    <w:rsid w:val="00F4446B"/>
    <w:rsid w:val="00F45A9B"/>
    <w:rsid w:val="00F500A5"/>
    <w:rsid w:val="00F50DCC"/>
    <w:rsid w:val="00F602D1"/>
    <w:rsid w:val="00F660A4"/>
    <w:rsid w:val="00F701A9"/>
    <w:rsid w:val="00F703CF"/>
    <w:rsid w:val="00F741BB"/>
    <w:rsid w:val="00F82019"/>
    <w:rsid w:val="00F830F0"/>
    <w:rsid w:val="00F84C1A"/>
    <w:rsid w:val="00F863E3"/>
    <w:rsid w:val="00F9049A"/>
    <w:rsid w:val="00F91F5E"/>
    <w:rsid w:val="00F93A00"/>
    <w:rsid w:val="00F93D0A"/>
    <w:rsid w:val="00FA0790"/>
    <w:rsid w:val="00FA5551"/>
    <w:rsid w:val="00FB0D98"/>
    <w:rsid w:val="00FB23F8"/>
    <w:rsid w:val="00FB2452"/>
    <w:rsid w:val="00FC0BC3"/>
    <w:rsid w:val="00FC1B99"/>
    <w:rsid w:val="00FC1D6F"/>
    <w:rsid w:val="00FC4698"/>
    <w:rsid w:val="00FD50FF"/>
    <w:rsid w:val="00FD54A7"/>
    <w:rsid w:val="00FD5F9D"/>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4"/>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7"/>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8"/>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9"/>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0"/>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9.xml"/><Relationship Id="rId42"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footer" Target="footer1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header" Target="header1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footer" Target="footer10.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image" Target="media/image4.png"/><Relationship Id="rId35" Type="http://schemas.openxmlformats.org/officeDocument/2006/relationships/header" Target="header10.xml"/><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2B093D26-8F09-4975-80D5-992D8E3A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0</Pages>
  <Words>5395</Words>
  <Characters>80778</Characters>
  <Application>Microsoft Office Word</Application>
  <DocSecurity>0</DocSecurity>
  <Lines>67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cent Goh</cp:lastModifiedBy>
  <cp:revision>17</cp:revision>
  <cp:lastPrinted>2024-07-01T11:17:00Z</cp:lastPrinted>
  <dcterms:created xsi:type="dcterms:W3CDTF">2024-11-17T00:29:00Z</dcterms:created>
  <dcterms:modified xsi:type="dcterms:W3CDTF">2025-01-22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